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4500C" w:rsidRDefault="0004500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4500C">
        <w:rPr>
          <w:rFonts w:ascii="Times New Roman" w:hAnsi="Times New Roman" w:cs="Times New Roman"/>
          <w:b/>
          <w:bCs/>
          <w:sz w:val="24"/>
          <w:szCs w:val="24"/>
        </w:rPr>
        <w:t xml:space="preserve">S1 Table. List of species and accession numbers used for phylogenetic analysis. List was based on </w:t>
      </w:r>
      <w:r w:rsidR="00A452AA" w:rsidRPr="00A452AA">
        <w:rPr>
          <w:rFonts w:ascii="Times New Roman" w:hAnsi="Times New Roman"/>
          <w:b/>
          <w:sz w:val="24"/>
        </w:rPr>
        <w:fldChar w:fldCharType="begin"/>
      </w:r>
      <w:r w:rsidR="00A452AA" w:rsidRPr="00A452AA">
        <w:rPr>
          <w:rFonts w:ascii="Times New Roman" w:hAnsi="Times New Roman"/>
          <w:b/>
          <w:sz w:val="24"/>
        </w:rPr>
        <w:instrText xml:space="preserve"> ADDIN EN.CITE &lt;EndNote&gt;&lt;Cite AuthorYear="1"&gt;&lt;Author&gt;Howlader&lt;/Author&gt;&lt;Year&gt;2015&lt;/Year&gt;&lt;RecNum&gt;379&lt;/RecNum&gt;&lt;DisplayText&gt;Howlader, Nair (28)&lt;/DisplayText&gt;&lt;record&gt;&lt;rec-number&gt;379&lt;/rec-number&gt;&lt;foreign-keys&gt;&lt;key app="EN" db-id="wa90vftvbsreereeez75wps4dfvps2ffx5es" timestamp="1443246950"&gt;379&lt;/key&gt;&lt;/foreign-keys&gt;&lt;ref-type name="Journal Article"&gt;17&lt;/ref-type&gt;&lt;contributors&gt;&lt;authors&gt;&lt;author&gt;Howlader, MS&lt;/author&gt;&lt;author&gt;Nair, A&lt;/author&gt;&lt;author&gt;Gopalan, SV&lt;/author&gt;&lt;author&gt;Merila, J&lt;/author&gt;&lt;/authors&gt;&lt;/contributors&gt;&lt;auth-address&gt;Ecological Genetics Research Unit, Department of Biosciences, University of Helsinki, Helsinki, Finland.&amp;#xD;Molecular Ecology Laboratory, Rajiv Gandhi Centre for Biotechnology, Thiruvananthapuram, Kerala, India.&lt;/auth-address&gt;&lt;titles&gt;&lt;title&gt;A new species of Microhyla (Anura: Microhylidae) from Nilphamari, Bangladesh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19825&lt;/pages&gt;&lt;volume&gt;10&lt;/volume&gt;&lt;number&gt;3&lt;/number&gt;&lt;dates&gt;&lt;year&gt;2015&lt;/year&gt;&lt;/dates&gt;&lt;isbn&gt;1932-6203 (Electronic)&amp;#xD;1932-6203 (Linking)&lt;/isbn&gt;&lt;accession-num&gt;25806804&lt;/accession-num&gt;&lt;urls&gt;&lt;related-urls&gt;&lt;url&gt;http://www.ncbi.nlm.nih.gov/pubmed/25806804&lt;/url&gt;&lt;/related-urls&gt;&lt;/urls&gt;&lt;custom2&gt;4373918&lt;/custom2&gt;&lt;electronic-resource-num&gt;10.1371/journal.pone.0119825&lt;/electronic-resource-num&gt;&lt;/record&gt;&lt;/Cite&gt;&lt;/EndNote&gt;</w:instrText>
      </w:r>
      <w:r w:rsidR="00A452AA" w:rsidRPr="00A452AA">
        <w:rPr>
          <w:rFonts w:ascii="Times New Roman" w:hAnsi="Times New Roman"/>
          <w:b/>
          <w:sz w:val="24"/>
        </w:rPr>
        <w:fldChar w:fldCharType="separate"/>
      </w:r>
      <w:r w:rsidR="00A452AA" w:rsidRPr="00A452AA">
        <w:rPr>
          <w:rFonts w:ascii="Times New Roman" w:hAnsi="Times New Roman"/>
          <w:b/>
          <w:noProof/>
          <w:sz w:val="24"/>
        </w:rPr>
        <w:t>Howlader, Nair (28)</w:t>
      </w:r>
      <w:r w:rsidR="00A452AA" w:rsidRPr="00A452AA">
        <w:rPr>
          <w:rFonts w:ascii="Times New Roman" w:hAnsi="Times New Roman"/>
          <w:b/>
          <w:sz w:val="24"/>
        </w:rPr>
        <w:fldChar w:fldCharType="end"/>
      </w:r>
      <w:r w:rsidR="00A452AA" w:rsidRPr="00A452AA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tbl>
      <w:tblPr>
        <w:tblpPr w:leftFromText="180" w:rightFromText="180" w:vertAnchor="page" w:horzAnchor="margin" w:tblpY="2305"/>
        <w:tblW w:w="862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40"/>
        <w:gridCol w:w="223"/>
        <w:gridCol w:w="2647"/>
        <w:gridCol w:w="223"/>
        <w:gridCol w:w="1767"/>
        <w:gridCol w:w="223"/>
        <w:gridCol w:w="1227"/>
        <w:gridCol w:w="223"/>
        <w:gridCol w:w="1227"/>
        <w:gridCol w:w="223"/>
      </w:tblGrid>
      <w:tr w:rsidR="000F4481" w:rsidRPr="0004500C" w:rsidTr="0037752D">
        <w:trPr>
          <w:trHeight w:val="300"/>
        </w:trPr>
        <w:tc>
          <w:tcPr>
            <w:tcW w:w="86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l. No</w:t>
            </w:r>
          </w:p>
        </w:tc>
        <w:tc>
          <w:tcPr>
            <w:tcW w:w="287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pecies</w:t>
            </w:r>
          </w:p>
        </w:tc>
        <w:tc>
          <w:tcPr>
            <w:tcW w:w="19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Voucher</w:t>
            </w:r>
          </w:p>
        </w:tc>
        <w:tc>
          <w:tcPr>
            <w:tcW w:w="145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6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</w:t>
            </w:r>
          </w:p>
        </w:tc>
        <w:tc>
          <w:tcPr>
            <w:tcW w:w="145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S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87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achatina</w:t>
            </w:r>
          </w:p>
        </w:tc>
        <w:tc>
          <w:tcPr>
            <w:tcW w:w="199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ZBamp16401</w:t>
            </w:r>
          </w:p>
        </w:tc>
        <w:tc>
          <w:tcPr>
            <w:tcW w:w="145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35</w:t>
            </w:r>
          </w:p>
        </w:tc>
        <w:tc>
          <w:tcPr>
            <w:tcW w:w="145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1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annecten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52438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5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0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erdmore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38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14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utler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33557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78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fissipe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3516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6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75.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fowler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2199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67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09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heymons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K184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7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softHyphen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</w:t>
            </w:r>
            <w:r w:rsidRPr="005600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179.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malang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42597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2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298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manthey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52556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34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98310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marmorat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3245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1195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10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mixtur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IB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6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1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nilphamariensi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ZH-2360-66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P072787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softHyphen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mukhlesuri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ABHU3880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069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543609.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okinavensi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12840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4.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73.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ornat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SI-A911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8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77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palmipe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ZBAAmp16323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7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13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perparv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:5367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AB634673   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AB634615  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petrigen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53743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7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17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pulchr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35119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9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0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rubra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softHyphen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9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201181.1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uperciliari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UHE52558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8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B634624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holigari_1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TREE_MISH_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holigari_2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TREE_MISH_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holigari_3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TREE_MISH_3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holigari_4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TREE_MISH_4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sholigari_5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TREE_MISH_5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6E73E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laterite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val="en-US"/>
              </w:rPr>
              <w:t>sp. nov.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836CCE" w:rsidP="00576E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HS 5965</w:t>
            </w:r>
            <w:bookmarkStart w:id="0" w:name="_GoBack"/>
            <w:bookmarkEnd w:id="0"/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0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</w:tcPr>
          <w:p w:rsidR="000F4481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</w:tcPr>
          <w:p w:rsidR="000F4481" w:rsidRPr="006E73E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val="en-US"/>
              </w:rPr>
            </w:pPr>
            <w:r w:rsidRPr="006E73E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M.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laterite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val="en-US"/>
              </w:rPr>
              <w:t>sp. nov.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</w:tcPr>
          <w:p w:rsidR="000F4481" w:rsidRPr="0004500C" w:rsidRDefault="00AF0EF0" w:rsidP="00576E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HS</w:t>
            </w:r>
            <w:r w:rsidR="00576EA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5967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840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T6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0F4481" w:rsidRPr="0004500C" w:rsidTr="0037752D">
        <w:trPr>
          <w:gridAfter w:val="1"/>
          <w:wAfter w:w="223" w:type="dxa"/>
          <w:trHeight w:val="300"/>
        </w:trPr>
        <w:tc>
          <w:tcPr>
            <w:tcW w:w="640" w:type="dxa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87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4C0B6A" w:rsidP="004C0B6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Uperodon</w:t>
            </w:r>
            <w:r w:rsidR="000F4481" w:rsidRPr="0004500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variegat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us</w:t>
            </w:r>
          </w:p>
        </w:tc>
        <w:tc>
          <w:tcPr>
            <w:tcW w:w="199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softHyphen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136114</w:t>
            </w:r>
          </w:p>
        </w:tc>
        <w:tc>
          <w:tcPr>
            <w:tcW w:w="1450" w:type="dxa"/>
            <w:gridSpan w:val="2"/>
            <w:shd w:val="clear" w:color="auto" w:fill="auto"/>
            <w:noWrap/>
            <w:vAlign w:val="bottom"/>
            <w:hideMark/>
          </w:tcPr>
          <w:p w:rsidR="000F4481" w:rsidRPr="0004500C" w:rsidRDefault="000F4481" w:rsidP="0037752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450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136098</w:t>
            </w:r>
          </w:p>
        </w:tc>
      </w:tr>
    </w:tbl>
    <w:p w:rsidR="000F4481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F4481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F4481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F4481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F4481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F4481" w:rsidRPr="0004500C" w:rsidRDefault="000F4481">
      <w:pPr>
        <w:rPr>
          <w:rFonts w:ascii="Times New Roman" w:hAnsi="Times New Roman" w:cs="Times New Roman"/>
          <w:b/>
          <w:bCs/>
          <w:sz w:val="24"/>
          <w:szCs w:val="24"/>
        </w:rPr>
      </w:pPr>
    </w:p>
    <w:sectPr w:rsidR="000F4481" w:rsidRPr="0004500C" w:rsidSect="00911F1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altName w:val="Gentium Basic"/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2"/>
  </w:compat>
  <w:rsids>
    <w:rsidRoot w:val="0004500C"/>
    <w:rsid w:val="00005666"/>
    <w:rsid w:val="00005F42"/>
    <w:rsid w:val="00010333"/>
    <w:rsid w:val="00010B1C"/>
    <w:rsid w:val="00014C66"/>
    <w:rsid w:val="00016127"/>
    <w:rsid w:val="00016B6C"/>
    <w:rsid w:val="00021AF1"/>
    <w:rsid w:val="0002255C"/>
    <w:rsid w:val="00023E36"/>
    <w:rsid w:val="00023FCF"/>
    <w:rsid w:val="00024677"/>
    <w:rsid w:val="00024ACE"/>
    <w:rsid w:val="00030E8A"/>
    <w:rsid w:val="00032A04"/>
    <w:rsid w:val="000333BE"/>
    <w:rsid w:val="00035CCB"/>
    <w:rsid w:val="000365D0"/>
    <w:rsid w:val="00037BA8"/>
    <w:rsid w:val="00037C84"/>
    <w:rsid w:val="0004140A"/>
    <w:rsid w:val="0004227D"/>
    <w:rsid w:val="00043892"/>
    <w:rsid w:val="0004429F"/>
    <w:rsid w:val="00044C89"/>
    <w:rsid w:val="0004500C"/>
    <w:rsid w:val="00045739"/>
    <w:rsid w:val="0004684D"/>
    <w:rsid w:val="00050146"/>
    <w:rsid w:val="00050818"/>
    <w:rsid w:val="00051AB2"/>
    <w:rsid w:val="0005306B"/>
    <w:rsid w:val="00055E2B"/>
    <w:rsid w:val="00056300"/>
    <w:rsid w:val="0005735E"/>
    <w:rsid w:val="00057840"/>
    <w:rsid w:val="00060FDA"/>
    <w:rsid w:val="000618F2"/>
    <w:rsid w:val="00062111"/>
    <w:rsid w:val="00062A0E"/>
    <w:rsid w:val="00063BAA"/>
    <w:rsid w:val="00064B66"/>
    <w:rsid w:val="00067E6D"/>
    <w:rsid w:val="00071E62"/>
    <w:rsid w:val="000724DC"/>
    <w:rsid w:val="0007436E"/>
    <w:rsid w:val="00080A5C"/>
    <w:rsid w:val="00080B9A"/>
    <w:rsid w:val="00081AEC"/>
    <w:rsid w:val="000826E6"/>
    <w:rsid w:val="00082F57"/>
    <w:rsid w:val="00083434"/>
    <w:rsid w:val="00083ADB"/>
    <w:rsid w:val="0008467B"/>
    <w:rsid w:val="00084B1A"/>
    <w:rsid w:val="000850B3"/>
    <w:rsid w:val="00086A9F"/>
    <w:rsid w:val="0008774D"/>
    <w:rsid w:val="000926B8"/>
    <w:rsid w:val="000933E6"/>
    <w:rsid w:val="000964DE"/>
    <w:rsid w:val="00096802"/>
    <w:rsid w:val="000970F4"/>
    <w:rsid w:val="000A1A81"/>
    <w:rsid w:val="000A2BB1"/>
    <w:rsid w:val="000A3D09"/>
    <w:rsid w:val="000A46DF"/>
    <w:rsid w:val="000A5C32"/>
    <w:rsid w:val="000A6389"/>
    <w:rsid w:val="000A6724"/>
    <w:rsid w:val="000A6793"/>
    <w:rsid w:val="000A7E76"/>
    <w:rsid w:val="000B485B"/>
    <w:rsid w:val="000B4F72"/>
    <w:rsid w:val="000B53B1"/>
    <w:rsid w:val="000B5560"/>
    <w:rsid w:val="000B5903"/>
    <w:rsid w:val="000B7C30"/>
    <w:rsid w:val="000B7C44"/>
    <w:rsid w:val="000C1CC9"/>
    <w:rsid w:val="000C3C4B"/>
    <w:rsid w:val="000C6090"/>
    <w:rsid w:val="000C6822"/>
    <w:rsid w:val="000C689F"/>
    <w:rsid w:val="000C78FD"/>
    <w:rsid w:val="000C7CA1"/>
    <w:rsid w:val="000D1C0E"/>
    <w:rsid w:val="000D22F5"/>
    <w:rsid w:val="000D2355"/>
    <w:rsid w:val="000D595E"/>
    <w:rsid w:val="000D5D94"/>
    <w:rsid w:val="000D67F4"/>
    <w:rsid w:val="000E05E1"/>
    <w:rsid w:val="000E063A"/>
    <w:rsid w:val="000E13ED"/>
    <w:rsid w:val="000E15DB"/>
    <w:rsid w:val="000E4ADE"/>
    <w:rsid w:val="000E50A3"/>
    <w:rsid w:val="000F206D"/>
    <w:rsid w:val="000F2402"/>
    <w:rsid w:val="000F2544"/>
    <w:rsid w:val="000F2E83"/>
    <w:rsid w:val="000F433D"/>
    <w:rsid w:val="000F4481"/>
    <w:rsid w:val="000F4929"/>
    <w:rsid w:val="000F5ED0"/>
    <w:rsid w:val="000F70A6"/>
    <w:rsid w:val="001000E7"/>
    <w:rsid w:val="0010124A"/>
    <w:rsid w:val="00101B69"/>
    <w:rsid w:val="001024A0"/>
    <w:rsid w:val="00102C68"/>
    <w:rsid w:val="00106842"/>
    <w:rsid w:val="00106A91"/>
    <w:rsid w:val="00110953"/>
    <w:rsid w:val="001109B9"/>
    <w:rsid w:val="00111747"/>
    <w:rsid w:val="00112D44"/>
    <w:rsid w:val="00114667"/>
    <w:rsid w:val="0011593B"/>
    <w:rsid w:val="0011672E"/>
    <w:rsid w:val="00117AE4"/>
    <w:rsid w:val="00117BC8"/>
    <w:rsid w:val="00120DA0"/>
    <w:rsid w:val="00121B72"/>
    <w:rsid w:val="001227E9"/>
    <w:rsid w:val="001236BD"/>
    <w:rsid w:val="00124D62"/>
    <w:rsid w:val="001256AF"/>
    <w:rsid w:val="001303C6"/>
    <w:rsid w:val="0013187C"/>
    <w:rsid w:val="00132D9A"/>
    <w:rsid w:val="00133206"/>
    <w:rsid w:val="0013354D"/>
    <w:rsid w:val="0013484A"/>
    <w:rsid w:val="001353A0"/>
    <w:rsid w:val="001365AC"/>
    <w:rsid w:val="0013691D"/>
    <w:rsid w:val="00140363"/>
    <w:rsid w:val="001413CB"/>
    <w:rsid w:val="0014144A"/>
    <w:rsid w:val="00142EF3"/>
    <w:rsid w:val="00143013"/>
    <w:rsid w:val="0014417E"/>
    <w:rsid w:val="00144C86"/>
    <w:rsid w:val="00146041"/>
    <w:rsid w:val="00146D06"/>
    <w:rsid w:val="00152174"/>
    <w:rsid w:val="00152667"/>
    <w:rsid w:val="001530E5"/>
    <w:rsid w:val="00154954"/>
    <w:rsid w:val="001549ED"/>
    <w:rsid w:val="00155D1A"/>
    <w:rsid w:val="00156617"/>
    <w:rsid w:val="001568F1"/>
    <w:rsid w:val="001577BE"/>
    <w:rsid w:val="00157DC3"/>
    <w:rsid w:val="00163FE3"/>
    <w:rsid w:val="001647D6"/>
    <w:rsid w:val="00166862"/>
    <w:rsid w:val="00166EFA"/>
    <w:rsid w:val="0017115C"/>
    <w:rsid w:val="0017295C"/>
    <w:rsid w:val="00173F97"/>
    <w:rsid w:val="0017412C"/>
    <w:rsid w:val="00174E6D"/>
    <w:rsid w:val="001774E6"/>
    <w:rsid w:val="001775F6"/>
    <w:rsid w:val="00177610"/>
    <w:rsid w:val="001779DA"/>
    <w:rsid w:val="00180859"/>
    <w:rsid w:val="001816C5"/>
    <w:rsid w:val="00181DC6"/>
    <w:rsid w:val="0018225B"/>
    <w:rsid w:val="00182FC5"/>
    <w:rsid w:val="00183C65"/>
    <w:rsid w:val="001841B2"/>
    <w:rsid w:val="001863C3"/>
    <w:rsid w:val="0018672A"/>
    <w:rsid w:val="0018688B"/>
    <w:rsid w:val="0019346C"/>
    <w:rsid w:val="00194FEB"/>
    <w:rsid w:val="00195C2D"/>
    <w:rsid w:val="001965C9"/>
    <w:rsid w:val="00196D76"/>
    <w:rsid w:val="00197BEB"/>
    <w:rsid w:val="001A0EE7"/>
    <w:rsid w:val="001A1162"/>
    <w:rsid w:val="001A12C9"/>
    <w:rsid w:val="001A1732"/>
    <w:rsid w:val="001A283A"/>
    <w:rsid w:val="001A365E"/>
    <w:rsid w:val="001A5FA6"/>
    <w:rsid w:val="001A64DB"/>
    <w:rsid w:val="001A6CBE"/>
    <w:rsid w:val="001A74C9"/>
    <w:rsid w:val="001B00F0"/>
    <w:rsid w:val="001B0CC2"/>
    <w:rsid w:val="001B1976"/>
    <w:rsid w:val="001B1BAC"/>
    <w:rsid w:val="001B203C"/>
    <w:rsid w:val="001B715D"/>
    <w:rsid w:val="001B7AB1"/>
    <w:rsid w:val="001C24C0"/>
    <w:rsid w:val="001C3372"/>
    <w:rsid w:val="001C383F"/>
    <w:rsid w:val="001C38CD"/>
    <w:rsid w:val="001C3930"/>
    <w:rsid w:val="001C4927"/>
    <w:rsid w:val="001C4B37"/>
    <w:rsid w:val="001C513F"/>
    <w:rsid w:val="001C54BC"/>
    <w:rsid w:val="001C5A97"/>
    <w:rsid w:val="001C7FCE"/>
    <w:rsid w:val="001D036A"/>
    <w:rsid w:val="001D0F37"/>
    <w:rsid w:val="001D10B1"/>
    <w:rsid w:val="001D17DF"/>
    <w:rsid w:val="001D2E78"/>
    <w:rsid w:val="001D3809"/>
    <w:rsid w:val="001D6AF4"/>
    <w:rsid w:val="001E073D"/>
    <w:rsid w:val="001E0B95"/>
    <w:rsid w:val="001E2D0E"/>
    <w:rsid w:val="001E3D5D"/>
    <w:rsid w:val="001E5D40"/>
    <w:rsid w:val="001F1535"/>
    <w:rsid w:val="001F1684"/>
    <w:rsid w:val="001F6209"/>
    <w:rsid w:val="001F6474"/>
    <w:rsid w:val="001F6B4E"/>
    <w:rsid w:val="001F7012"/>
    <w:rsid w:val="002001CE"/>
    <w:rsid w:val="002022D1"/>
    <w:rsid w:val="0020321C"/>
    <w:rsid w:val="002065F0"/>
    <w:rsid w:val="00206B3C"/>
    <w:rsid w:val="00207822"/>
    <w:rsid w:val="00210B74"/>
    <w:rsid w:val="00210F16"/>
    <w:rsid w:val="00211EF8"/>
    <w:rsid w:val="00216BFE"/>
    <w:rsid w:val="00216C6C"/>
    <w:rsid w:val="00216EF9"/>
    <w:rsid w:val="00217E77"/>
    <w:rsid w:val="002203E6"/>
    <w:rsid w:val="0022186E"/>
    <w:rsid w:val="00222731"/>
    <w:rsid w:val="00223777"/>
    <w:rsid w:val="002242C7"/>
    <w:rsid w:val="0022569F"/>
    <w:rsid w:val="002274E2"/>
    <w:rsid w:val="00230560"/>
    <w:rsid w:val="00230759"/>
    <w:rsid w:val="0023178F"/>
    <w:rsid w:val="0023211E"/>
    <w:rsid w:val="002325E1"/>
    <w:rsid w:val="0023330B"/>
    <w:rsid w:val="00233717"/>
    <w:rsid w:val="00233DC9"/>
    <w:rsid w:val="0023464D"/>
    <w:rsid w:val="002369D6"/>
    <w:rsid w:val="00236AC3"/>
    <w:rsid w:val="0023776C"/>
    <w:rsid w:val="0024046B"/>
    <w:rsid w:val="00240706"/>
    <w:rsid w:val="00240845"/>
    <w:rsid w:val="002440C6"/>
    <w:rsid w:val="002446B6"/>
    <w:rsid w:val="002473AD"/>
    <w:rsid w:val="00251578"/>
    <w:rsid w:val="00251A58"/>
    <w:rsid w:val="00251CAC"/>
    <w:rsid w:val="00251F92"/>
    <w:rsid w:val="00252081"/>
    <w:rsid w:val="00252AD0"/>
    <w:rsid w:val="0025436B"/>
    <w:rsid w:val="00254499"/>
    <w:rsid w:val="00255208"/>
    <w:rsid w:val="00256A7D"/>
    <w:rsid w:val="00256AC0"/>
    <w:rsid w:val="00260831"/>
    <w:rsid w:val="0026094F"/>
    <w:rsid w:val="00262129"/>
    <w:rsid w:val="0026236B"/>
    <w:rsid w:val="002638C4"/>
    <w:rsid w:val="00263905"/>
    <w:rsid w:val="002659A4"/>
    <w:rsid w:val="00267903"/>
    <w:rsid w:val="002718B6"/>
    <w:rsid w:val="00272A49"/>
    <w:rsid w:val="0027304E"/>
    <w:rsid w:val="00273362"/>
    <w:rsid w:val="00274558"/>
    <w:rsid w:val="0027472A"/>
    <w:rsid w:val="00275DD2"/>
    <w:rsid w:val="00276039"/>
    <w:rsid w:val="00276F9C"/>
    <w:rsid w:val="0027771B"/>
    <w:rsid w:val="00280CD1"/>
    <w:rsid w:val="00280D97"/>
    <w:rsid w:val="00280E22"/>
    <w:rsid w:val="0028214C"/>
    <w:rsid w:val="00282546"/>
    <w:rsid w:val="002827F3"/>
    <w:rsid w:val="00285167"/>
    <w:rsid w:val="00286AEE"/>
    <w:rsid w:val="00287971"/>
    <w:rsid w:val="00287F4B"/>
    <w:rsid w:val="0029098A"/>
    <w:rsid w:val="002913A1"/>
    <w:rsid w:val="00292B87"/>
    <w:rsid w:val="00297EB8"/>
    <w:rsid w:val="002A2B00"/>
    <w:rsid w:val="002A3647"/>
    <w:rsid w:val="002A5488"/>
    <w:rsid w:val="002A65D8"/>
    <w:rsid w:val="002A70EE"/>
    <w:rsid w:val="002B08BE"/>
    <w:rsid w:val="002B2DCA"/>
    <w:rsid w:val="002B3391"/>
    <w:rsid w:val="002B3439"/>
    <w:rsid w:val="002B39DA"/>
    <w:rsid w:val="002B3DCA"/>
    <w:rsid w:val="002B45A5"/>
    <w:rsid w:val="002B560A"/>
    <w:rsid w:val="002C0A04"/>
    <w:rsid w:val="002C0BB9"/>
    <w:rsid w:val="002C2E48"/>
    <w:rsid w:val="002C36F9"/>
    <w:rsid w:val="002C463D"/>
    <w:rsid w:val="002C5216"/>
    <w:rsid w:val="002C6DD3"/>
    <w:rsid w:val="002D0220"/>
    <w:rsid w:val="002D13B1"/>
    <w:rsid w:val="002D19F7"/>
    <w:rsid w:val="002D1D65"/>
    <w:rsid w:val="002D2996"/>
    <w:rsid w:val="002D44D0"/>
    <w:rsid w:val="002D46C4"/>
    <w:rsid w:val="002D5461"/>
    <w:rsid w:val="002D5FA8"/>
    <w:rsid w:val="002E0C8B"/>
    <w:rsid w:val="002E333F"/>
    <w:rsid w:val="002E6FAA"/>
    <w:rsid w:val="002E7A87"/>
    <w:rsid w:val="002F0FF5"/>
    <w:rsid w:val="002F10CC"/>
    <w:rsid w:val="002F10EB"/>
    <w:rsid w:val="002F1A7E"/>
    <w:rsid w:val="002F1C29"/>
    <w:rsid w:val="002F41BD"/>
    <w:rsid w:val="002F4C43"/>
    <w:rsid w:val="002F61F1"/>
    <w:rsid w:val="002F7338"/>
    <w:rsid w:val="002F73AB"/>
    <w:rsid w:val="00300E6F"/>
    <w:rsid w:val="00301138"/>
    <w:rsid w:val="003027B7"/>
    <w:rsid w:val="00303FAE"/>
    <w:rsid w:val="003041ED"/>
    <w:rsid w:val="00305490"/>
    <w:rsid w:val="0030585F"/>
    <w:rsid w:val="003067FD"/>
    <w:rsid w:val="00307417"/>
    <w:rsid w:val="00307DC8"/>
    <w:rsid w:val="00307DD3"/>
    <w:rsid w:val="00311EC7"/>
    <w:rsid w:val="0031397D"/>
    <w:rsid w:val="003153AF"/>
    <w:rsid w:val="0031550C"/>
    <w:rsid w:val="0031557C"/>
    <w:rsid w:val="00315A9F"/>
    <w:rsid w:val="003173E2"/>
    <w:rsid w:val="003178BF"/>
    <w:rsid w:val="003208A3"/>
    <w:rsid w:val="00324200"/>
    <w:rsid w:val="00325031"/>
    <w:rsid w:val="00326413"/>
    <w:rsid w:val="003268EA"/>
    <w:rsid w:val="00326CF0"/>
    <w:rsid w:val="00330C1F"/>
    <w:rsid w:val="00330F44"/>
    <w:rsid w:val="00331027"/>
    <w:rsid w:val="0033258B"/>
    <w:rsid w:val="0033268C"/>
    <w:rsid w:val="00336C30"/>
    <w:rsid w:val="003375DD"/>
    <w:rsid w:val="00337722"/>
    <w:rsid w:val="0033794B"/>
    <w:rsid w:val="00341B35"/>
    <w:rsid w:val="0034244F"/>
    <w:rsid w:val="003436E6"/>
    <w:rsid w:val="00346631"/>
    <w:rsid w:val="00346816"/>
    <w:rsid w:val="0034688C"/>
    <w:rsid w:val="00350420"/>
    <w:rsid w:val="00351AFD"/>
    <w:rsid w:val="00351B21"/>
    <w:rsid w:val="003523EC"/>
    <w:rsid w:val="00352CC9"/>
    <w:rsid w:val="00353307"/>
    <w:rsid w:val="00353B81"/>
    <w:rsid w:val="00354B12"/>
    <w:rsid w:val="00355876"/>
    <w:rsid w:val="00355A5B"/>
    <w:rsid w:val="003571B4"/>
    <w:rsid w:val="00360C95"/>
    <w:rsid w:val="0036160B"/>
    <w:rsid w:val="00362342"/>
    <w:rsid w:val="003648D9"/>
    <w:rsid w:val="00364ED2"/>
    <w:rsid w:val="00366CF9"/>
    <w:rsid w:val="003671F8"/>
    <w:rsid w:val="003679A1"/>
    <w:rsid w:val="00372217"/>
    <w:rsid w:val="00372776"/>
    <w:rsid w:val="00374E40"/>
    <w:rsid w:val="00376045"/>
    <w:rsid w:val="00376D9B"/>
    <w:rsid w:val="00377219"/>
    <w:rsid w:val="00377BE0"/>
    <w:rsid w:val="0038318F"/>
    <w:rsid w:val="003831F8"/>
    <w:rsid w:val="0038403B"/>
    <w:rsid w:val="0038409A"/>
    <w:rsid w:val="00385C05"/>
    <w:rsid w:val="003867AD"/>
    <w:rsid w:val="003869F5"/>
    <w:rsid w:val="0039138E"/>
    <w:rsid w:val="00391873"/>
    <w:rsid w:val="00393BBF"/>
    <w:rsid w:val="00393BD5"/>
    <w:rsid w:val="003957AD"/>
    <w:rsid w:val="00396B7C"/>
    <w:rsid w:val="00396DBB"/>
    <w:rsid w:val="003A0489"/>
    <w:rsid w:val="003A3373"/>
    <w:rsid w:val="003A3547"/>
    <w:rsid w:val="003A37F6"/>
    <w:rsid w:val="003A41CF"/>
    <w:rsid w:val="003A7153"/>
    <w:rsid w:val="003B18E8"/>
    <w:rsid w:val="003B1C49"/>
    <w:rsid w:val="003B453D"/>
    <w:rsid w:val="003B457A"/>
    <w:rsid w:val="003B58C3"/>
    <w:rsid w:val="003B59CA"/>
    <w:rsid w:val="003B6644"/>
    <w:rsid w:val="003C3EC7"/>
    <w:rsid w:val="003C55C0"/>
    <w:rsid w:val="003C63F6"/>
    <w:rsid w:val="003D1C3E"/>
    <w:rsid w:val="003D2205"/>
    <w:rsid w:val="003D25EE"/>
    <w:rsid w:val="003D2F02"/>
    <w:rsid w:val="003D3577"/>
    <w:rsid w:val="003D44CB"/>
    <w:rsid w:val="003D55F3"/>
    <w:rsid w:val="003D777C"/>
    <w:rsid w:val="003E665B"/>
    <w:rsid w:val="003F0B08"/>
    <w:rsid w:val="003F204B"/>
    <w:rsid w:val="003F5798"/>
    <w:rsid w:val="003F5C51"/>
    <w:rsid w:val="003F69BC"/>
    <w:rsid w:val="003F6F0F"/>
    <w:rsid w:val="003F799B"/>
    <w:rsid w:val="0040078B"/>
    <w:rsid w:val="00402ED0"/>
    <w:rsid w:val="00404367"/>
    <w:rsid w:val="0040483C"/>
    <w:rsid w:val="0040666B"/>
    <w:rsid w:val="004140C7"/>
    <w:rsid w:val="00415654"/>
    <w:rsid w:val="00416AC2"/>
    <w:rsid w:val="00421221"/>
    <w:rsid w:val="00421B86"/>
    <w:rsid w:val="004236E9"/>
    <w:rsid w:val="0042690F"/>
    <w:rsid w:val="004272BA"/>
    <w:rsid w:val="00427797"/>
    <w:rsid w:val="00430016"/>
    <w:rsid w:val="00431556"/>
    <w:rsid w:val="00431F47"/>
    <w:rsid w:val="00433581"/>
    <w:rsid w:val="00434906"/>
    <w:rsid w:val="004353E9"/>
    <w:rsid w:val="00440E87"/>
    <w:rsid w:val="00441D03"/>
    <w:rsid w:val="00441ED2"/>
    <w:rsid w:val="0044490D"/>
    <w:rsid w:val="00444F13"/>
    <w:rsid w:val="00445273"/>
    <w:rsid w:val="00445E67"/>
    <w:rsid w:val="00446123"/>
    <w:rsid w:val="00453051"/>
    <w:rsid w:val="004531F5"/>
    <w:rsid w:val="00453A7D"/>
    <w:rsid w:val="00454005"/>
    <w:rsid w:val="00457404"/>
    <w:rsid w:val="00457A78"/>
    <w:rsid w:val="00457C4B"/>
    <w:rsid w:val="004606FA"/>
    <w:rsid w:val="004613F1"/>
    <w:rsid w:val="00462089"/>
    <w:rsid w:val="00462745"/>
    <w:rsid w:val="00462C88"/>
    <w:rsid w:val="00463D04"/>
    <w:rsid w:val="00464902"/>
    <w:rsid w:val="0046752F"/>
    <w:rsid w:val="00470E26"/>
    <w:rsid w:val="00472B05"/>
    <w:rsid w:val="004744EC"/>
    <w:rsid w:val="00480712"/>
    <w:rsid w:val="004809F9"/>
    <w:rsid w:val="00481B62"/>
    <w:rsid w:val="00481CA9"/>
    <w:rsid w:val="004831A7"/>
    <w:rsid w:val="00484050"/>
    <w:rsid w:val="0048411A"/>
    <w:rsid w:val="00484211"/>
    <w:rsid w:val="00485594"/>
    <w:rsid w:val="0048594C"/>
    <w:rsid w:val="00485BA9"/>
    <w:rsid w:val="00490B99"/>
    <w:rsid w:val="00491C02"/>
    <w:rsid w:val="0049273D"/>
    <w:rsid w:val="00493721"/>
    <w:rsid w:val="004937D0"/>
    <w:rsid w:val="00493DBA"/>
    <w:rsid w:val="00494292"/>
    <w:rsid w:val="004A0714"/>
    <w:rsid w:val="004A2E7C"/>
    <w:rsid w:val="004A5048"/>
    <w:rsid w:val="004A50CC"/>
    <w:rsid w:val="004A6E73"/>
    <w:rsid w:val="004A7C91"/>
    <w:rsid w:val="004A7E8F"/>
    <w:rsid w:val="004B1BDF"/>
    <w:rsid w:val="004B21C2"/>
    <w:rsid w:val="004B5584"/>
    <w:rsid w:val="004B6A58"/>
    <w:rsid w:val="004C0B6A"/>
    <w:rsid w:val="004C2A74"/>
    <w:rsid w:val="004C3403"/>
    <w:rsid w:val="004C411C"/>
    <w:rsid w:val="004C41B9"/>
    <w:rsid w:val="004C46D9"/>
    <w:rsid w:val="004C4ABB"/>
    <w:rsid w:val="004C560A"/>
    <w:rsid w:val="004C66D6"/>
    <w:rsid w:val="004C7D5C"/>
    <w:rsid w:val="004D011F"/>
    <w:rsid w:val="004D05F7"/>
    <w:rsid w:val="004D1959"/>
    <w:rsid w:val="004D1CE9"/>
    <w:rsid w:val="004D25F8"/>
    <w:rsid w:val="004D2D91"/>
    <w:rsid w:val="004D3196"/>
    <w:rsid w:val="004E0127"/>
    <w:rsid w:val="004E0C0A"/>
    <w:rsid w:val="004E1DD1"/>
    <w:rsid w:val="004E1DF5"/>
    <w:rsid w:val="004E214F"/>
    <w:rsid w:val="004E40BF"/>
    <w:rsid w:val="004E4112"/>
    <w:rsid w:val="004E4DC5"/>
    <w:rsid w:val="004E56BD"/>
    <w:rsid w:val="004E695F"/>
    <w:rsid w:val="004E76C9"/>
    <w:rsid w:val="004F24A0"/>
    <w:rsid w:val="004F26EE"/>
    <w:rsid w:val="004F3581"/>
    <w:rsid w:val="004F37C3"/>
    <w:rsid w:val="004F39EB"/>
    <w:rsid w:val="005010DE"/>
    <w:rsid w:val="0050291F"/>
    <w:rsid w:val="00503EAC"/>
    <w:rsid w:val="00504463"/>
    <w:rsid w:val="005064C8"/>
    <w:rsid w:val="0051722D"/>
    <w:rsid w:val="005175B5"/>
    <w:rsid w:val="00517F77"/>
    <w:rsid w:val="0052000B"/>
    <w:rsid w:val="00522109"/>
    <w:rsid w:val="00522387"/>
    <w:rsid w:val="0052253E"/>
    <w:rsid w:val="00522647"/>
    <w:rsid w:val="005234CD"/>
    <w:rsid w:val="005300D9"/>
    <w:rsid w:val="00530182"/>
    <w:rsid w:val="00532EFF"/>
    <w:rsid w:val="00533A8F"/>
    <w:rsid w:val="00533F3E"/>
    <w:rsid w:val="00534B26"/>
    <w:rsid w:val="00534C13"/>
    <w:rsid w:val="005350BB"/>
    <w:rsid w:val="00536828"/>
    <w:rsid w:val="00537FEA"/>
    <w:rsid w:val="00540651"/>
    <w:rsid w:val="00541179"/>
    <w:rsid w:val="00541752"/>
    <w:rsid w:val="00543586"/>
    <w:rsid w:val="00544F9B"/>
    <w:rsid w:val="00545ADF"/>
    <w:rsid w:val="005469D7"/>
    <w:rsid w:val="0054729E"/>
    <w:rsid w:val="00550025"/>
    <w:rsid w:val="0055266C"/>
    <w:rsid w:val="00554DC7"/>
    <w:rsid w:val="00555567"/>
    <w:rsid w:val="00555FE7"/>
    <w:rsid w:val="005573DD"/>
    <w:rsid w:val="00557B76"/>
    <w:rsid w:val="005611FC"/>
    <w:rsid w:val="00563BB6"/>
    <w:rsid w:val="0056448F"/>
    <w:rsid w:val="005646B3"/>
    <w:rsid w:val="005650DB"/>
    <w:rsid w:val="00565B2F"/>
    <w:rsid w:val="00565EBD"/>
    <w:rsid w:val="00567919"/>
    <w:rsid w:val="005702A3"/>
    <w:rsid w:val="00572A43"/>
    <w:rsid w:val="00572A4C"/>
    <w:rsid w:val="00573921"/>
    <w:rsid w:val="0057425A"/>
    <w:rsid w:val="00574715"/>
    <w:rsid w:val="005750CE"/>
    <w:rsid w:val="00576EA2"/>
    <w:rsid w:val="00581164"/>
    <w:rsid w:val="0058134B"/>
    <w:rsid w:val="005816BE"/>
    <w:rsid w:val="0058204F"/>
    <w:rsid w:val="005870D3"/>
    <w:rsid w:val="00587E1A"/>
    <w:rsid w:val="005908DF"/>
    <w:rsid w:val="00592AD7"/>
    <w:rsid w:val="00592C13"/>
    <w:rsid w:val="0059401D"/>
    <w:rsid w:val="005941DB"/>
    <w:rsid w:val="0059453C"/>
    <w:rsid w:val="0059538A"/>
    <w:rsid w:val="005976F9"/>
    <w:rsid w:val="00597AF9"/>
    <w:rsid w:val="005A0A88"/>
    <w:rsid w:val="005A3992"/>
    <w:rsid w:val="005A43BD"/>
    <w:rsid w:val="005B2109"/>
    <w:rsid w:val="005B57B9"/>
    <w:rsid w:val="005B7AAD"/>
    <w:rsid w:val="005C2183"/>
    <w:rsid w:val="005C49AD"/>
    <w:rsid w:val="005C5FB7"/>
    <w:rsid w:val="005C60FC"/>
    <w:rsid w:val="005C67A6"/>
    <w:rsid w:val="005C7319"/>
    <w:rsid w:val="005D0E45"/>
    <w:rsid w:val="005D132D"/>
    <w:rsid w:val="005E063E"/>
    <w:rsid w:val="005E11EB"/>
    <w:rsid w:val="005E1F86"/>
    <w:rsid w:val="005E292A"/>
    <w:rsid w:val="005E2D2D"/>
    <w:rsid w:val="005E3A3D"/>
    <w:rsid w:val="005E3DCA"/>
    <w:rsid w:val="005E515B"/>
    <w:rsid w:val="005E54E3"/>
    <w:rsid w:val="005E5534"/>
    <w:rsid w:val="005E62D7"/>
    <w:rsid w:val="005E72E3"/>
    <w:rsid w:val="005F11C4"/>
    <w:rsid w:val="005F2FBB"/>
    <w:rsid w:val="005F3AAA"/>
    <w:rsid w:val="005F4D93"/>
    <w:rsid w:val="005F51D2"/>
    <w:rsid w:val="005F55BF"/>
    <w:rsid w:val="005F68DA"/>
    <w:rsid w:val="005F7357"/>
    <w:rsid w:val="005F7B5C"/>
    <w:rsid w:val="005F7CDF"/>
    <w:rsid w:val="0060032D"/>
    <w:rsid w:val="0060141A"/>
    <w:rsid w:val="00602337"/>
    <w:rsid w:val="00602D5F"/>
    <w:rsid w:val="00602D9E"/>
    <w:rsid w:val="0060387A"/>
    <w:rsid w:val="00603D48"/>
    <w:rsid w:val="006047AA"/>
    <w:rsid w:val="00606B7D"/>
    <w:rsid w:val="0060757F"/>
    <w:rsid w:val="0061124C"/>
    <w:rsid w:val="00613501"/>
    <w:rsid w:val="006142D3"/>
    <w:rsid w:val="00615BEE"/>
    <w:rsid w:val="00616080"/>
    <w:rsid w:val="00617B9C"/>
    <w:rsid w:val="00617CD7"/>
    <w:rsid w:val="00623E61"/>
    <w:rsid w:val="006254CD"/>
    <w:rsid w:val="00625724"/>
    <w:rsid w:val="00625DE5"/>
    <w:rsid w:val="00626D48"/>
    <w:rsid w:val="0063094E"/>
    <w:rsid w:val="006318BD"/>
    <w:rsid w:val="006327D1"/>
    <w:rsid w:val="00633929"/>
    <w:rsid w:val="00634E56"/>
    <w:rsid w:val="00635EA7"/>
    <w:rsid w:val="006362A7"/>
    <w:rsid w:val="0063774D"/>
    <w:rsid w:val="006406BF"/>
    <w:rsid w:val="006421FE"/>
    <w:rsid w:val="00642D81"/>
    <w:rsid w:val="00645A30"/>
    <w:rsid w:val="00646551"/>
    <w:rsid w:val="00647B46"/>
    <w:rsid w:val="006508ED"/>
    <w:rsid w:val="00651D0F"/>
    <w:rsid w:val="00655D4A"/>
    <w:rsid w:val="006564ED"/>
    <w:rsid w:val="006602C4"/>
    <w:rsid w:val="00660F5F"/>
    <w:rsid w:val="006619DE"/>
    <w:rsid w:val="00665218"/>
    <w:rsid w:val="00667E4B"/>
    <w:rsid w:val="00670061"/>
    <w:rsid w:val="00670DF4"/>
    <w:rsid w:val="0067125B"/>
    <w:rsid w:val="0067144B"/>
    <w:rsid w:val="0067725E"/>
    <w:rsid w:val="00680058"/>
    <w:rsid w:val="00680F25"/>
    <w:rsid w:val="0068169D"/>
    <w:rsid w:val="006819B0"/>
    <w:rsid w:val="00682CDA"/>
    <w:rsid w:val="00683C41"/>
    <w:rsid w:val="006840BD"/>
    <w:rsid w:val="00686891"/>
    <w:rsid w:val="00687A1A"/>
    <w:rsid w:val="00691154"/>
    <w:rsid w:val="006928F0"/>
    <w:rsid w:val="00695104"/>
    <w:rsid w:val="00695908"/>
    <w:rsid w:val="0069743B"/>
    <w:rsid w:val="00697B45"/>
    <w:rsid w:val="006A0247"/>
    <w:rsid w:val="006A050D"/>
    <w:rsid w:val="006A0CEC"/>
    <w:rsid w:val="006A1144"/>
    <w:rsid w:val="006A13E2"/>
    <w:rsid w:val="006A141E"/>
    <w:rsid w:val="006A1D14"/>
    <w:rsid w:val="006A30A6"/>
    <w:rsid w:val="006A4465"/>
    <w:rsid w:val="006A459C"/>
    <w:rsid w:val="006A52A6"/>
    <w:rsid w:val="006A757E"/>
    <w:rsid w:val="006A7C6F"/>
    <w:rsid w:val="006A7E33"/>
    <w:rsid w:val="006B07AC"/>
    <w:rsid w:val="006B0BF8"/>
    <w:rsid w:val="006B168B"/>
    <w:rsid w:val="006B3756"/>
    <w:rsid w:val="006B4A81"/>
    <w:rsid w:val="006B593A"/>
    <w:rsid w:val="006B6074"/>
    <w:rsid w:val="006B72C7"/>
    <w:rsid w:val="006C0D1F"/>
    <w:rsid w:val="006C135B"/>
    <w:rsid w:val="006C1432"/>
    <w:rsid w:val="006C1800"/>
    <w:rsid w:val="006C30E9"/>
    <w:rsid w:val="006C36AF"/>
    <w:rsid w:val="006C5797"/>
    <w:rsid w:val="006C6A21"/>
    <w:rsid w:val="006D2C41"/>
    <w:rsid w:val="006D2F43"/>
    <w:rsid w:val="006D3622"/>
    <w:rsid w:val="006D3A58"/>
    <w:rsid w:val="006D4ACD"/>
    <w:rsid w:val="006D57A0"/>
    <w:rsid w:val="006D590B"/>
    <w:rsid w:val="006D64E4"/>
    <w:rsid w:val="006D7818"/>
    <w:rsid w:val="006D79DB"/>
    <w:rsid w:val="006E127C"/>
    <w:rsid w:val="006E6967"/>
    <w:rsid w:val="006E7200"/>
    <w:rsid w:val="006F057E"/>
    <w:rsid w:val="006F2F82"/>
    <w:rsid w:val="006F6832"/>
    <w:rsid w:val="0070478A"/>
    <w:rsid w:val="00704808"/>
    <w:rsid w:val="007048BB"/>
    <w:rsid w:val="007049DE"/>
    <w:rsid w:val="00704E70"/>
    <w:rsid w:val="00707C58"/>
    <w:rsid w:val="007122E2"/>
    <w:rsid w:val="00712CEE"/>
    <w:rsid w:val="00713A60"/>
    <w:rsid w:val="007145A0"/>
    <w:rsid w:val="0071751C"/>
    <w:rsid w:val="00717EB4"/>
    <w:rsid w:val="0072133B"/>
    <w:rsid w:val="0072148C"/>
    <w:rsid w:val="0072199D"/>
    <w:rsid w:val="00722458"/>
    <w:rsid w:val="0072260C"/>
    <w:rsid w:val="00724EE4"/>
    <w:rsid w:val="00725C25"/>
    <w:rsid w:val="007263BC"/>
    <w:rsid w:val="007278AE"/>
    <w:rsid w:val="007307A7"/>
    <w:rsid w:val="00731CC6"/>
    <w:rsid w:val="00732128"/>
    <w:rsid w:val="00732208"/>
    <w:rsid w:val="00734738"/>
    <w:rsid w:val="00734A3F"/>
    <w:rsid w:val="00734B77"/>
    <w:rsid w:val="007372CB"/>
    <w:rsid w:val="00737481"/>
    <w:rsid w:val="00737541"/>
    <w:rsid w:val="0073778F"/>
    <w:rsid w:val="00740037"/>
    <w:rsid w:val="007401F5"/>
    <w:rsid w:val="0074061D"/>
    <w:rsid w:val="00740627"/>
    <w:rsid w:val="00744B94"/>
    <w:rsid w:val="00747C54"/>
    <w:rsid w:val="00747E76"/>
    <w:rsid w:val="0075105D"/>
    <w:rsid w:val="007517BA"/>
    <w:rsid w:val="00751B06"/>
    <w:rsid w:val="0075292E"/>
    <w:rsid w:val="00752977"/>
    <w:rsid w:val="0075309E"/>
    <w:rsid w:val="00753D93"/>
    <w:rsid w:val="007541B7"/>
    <w:rsid w:val="0075500F"/>
    <w:rsid w:val="00755D8A"/>
    <w:rsid w:val="00756E7D"/>
    <w:rsid w:val="00761163"/>
    <w:rsid w:val="00761F95"/>
    <w:rsid w:val="00764CFC"/>
    <w:rsid w:val="0076659D"/>
    <w:rsid w:val="00767986"/>
    <w:rsid w:val="00771B9A"/>
    <w:rsid w:val="00772ABC"/>
    <w:rsid w:val="00774045"/>
    <w:rsid w:val="0077589A"/>
    <w:rsid w:val="00776A01"/>
    <w:rsid w:val="007772A4"/>
    <w:rsid w:val="00781681"/>
    <w:rsid w:val="00782B89"/>
    <w:rsid w:val="007836A5"/>
    <w:rsid w:val="00783D43"/>
    <w:rsid w:val="007904BB"/>
    <w:rsid w:val="00790F03"/>
    <w:rsid w:val="00791DCC"/>
    <w:rsid w:val="00792157"/>
    <w:rsid w:val="00793055"/>
    <w:rsid w:val="007955A9"/>
    <w:rsid w:val="0079677C"/>
    <w:rsid w:val="0079760A"/>
    <w:rsid w:val="007A01F8"/>
    <w:rsid w:val="007A02E6"/>
    <w:rsid w:val="007A1913"/>
    <w:rsid w:val="007A2909"/>
    <w:rsid w:val="007A3AC6"/>
    <w:rsid w:val="007A4C75"/>
    <w:rsid w:val="007A63C0"/>
    <w:rsid w:val="007A6678"/>
    <w:rsid w:val="007A699F"/>
    <w:rsid w:val="007A7D58"/>
    <w:rsid w:val="007B02EB"/>
    <w:rsid w:val="007B0728"/>
    <w:rsid w:val="007B0ECC"/>
    <w:rsid w:val="007B29E2"/>
    <w:rsid w:val="007B2B43"/>
    <w:rsid w:val="007B4354"/>
    <w:rsid w:val="007B5393"/>
    <w:rsid w:val="007B5AF3"/>
    <w:rsid w:val="007B6892"/>
    <w:rsid w:val="007B71E7"/>
    <w:rsid w:val="007B7E8A"/>
    <w:rsid w:val="007C04A7"/>
    <w:rsid w:val="007C1A8A"/>
    <w:rsid w:val="007C5686"/>
    <w:rsid w:val="007C5EDC"/>
    <w:rsid w:val="007D2EA0"/>
    <w:rsid w:val="007D3DFC"/>
    <w:rsid w:val="007D41B3"/>
    <w:rsid w:val="007D4DBF"/>
    <w:rsid w:val="007D58FD"/>
    <w:rsid w:val="007D7841"/>
    <w:rsid w:val="007E0320"/>
    <w:rsid w:val="007E06A6"/>
    <w:rsid w:val="007E102E"/>
    <w:rsid w:val="007E1F88"/>
    <w:rsid w:val="007E4609"/>
    <w:rsid w:val="007E500A"/>
    <w:rsid w:val="007E5B22"/>
    <w:rsid w:val="007E5F96"/>
    <w:rsid w:val="007E664F"/>
    <w:rsid w:val="007E693B"/>
    <w:rsid w:val="007E7BA2"/>
    <w:rsid w:val="007E7CF0"/>
    <w:rsid w:val="007F10F5"/>
    <w:rsid w:val="007F2C9E"/>
    <w:rsid w:val="007F37FE"/>
    <w:rsid w:val="007F3CD3"/>
    <w:rsid w:val="007F4890"/>
    <w:rsid w:val="007F5D4F"/>
    <w:rsid w:val="007F5FCA"/>
    <w:rsid w:val="007F6BE3"/>
    <w:rsid w:val="007F6EB1"/>
    <w:rsid w:val="00800663"/>
    <w:rsid w:val="00801DDE"/>
    <w:rsid w:val="008033E1"/>
    <w:rsid w:val="0080368C"/>
    <w:rsid w:val="00803EA2"/>
    <w:rsid w:val="0080702D"/>
    <w:rsid w:val="00807E05"/>
    <w:rsid w:val="00807E7C"/>
    <w:rsid w:val="00810F58"/>
    <w:rsid w:val="0081125D"/>
    <w:rsid w:val="00811F0A"/>
    <w:rsid w:val="00813766"/>
    <w:rsid w:val="00815529"/>
    <w:rsid w:val="008155C3"/>
    <w:rsid w:val="008156BA"/>
    <w:rsid w:val="00815EB3"/>
    <w:rsid w:val="008161D2"/>
    <w:rsid w:val="00817E5A"/>
    <w:rsid w:val="00817EA3"/>
    <w:rsid w:val="00817FFD"/>
    <w:rsid w:val="00823205"/>
    <w:rsid w:val="0082405F"/>
    <w:rsid w:val="008244A0"/>
    <w:rsid w:val="008257C0"/>
    <w:rsid w:val="00827923"/>
    <w:rsid w:val="00827A7C"/>
    <w:rsid w:val="00831704"/>
    <w:rsid w:val="00832B87"/>
    <w:rsid w:val="008331F2"/>
    <w:rsid w:val="008332E2"/>
    <w:rsid w:val="00833510"/>
    <w:rsid w:val="00833AC6"/>
    <w:rsid w:val="008351AA"/>
    <w:rsid w:val="008368F5"/>
    <w:rsid w:val="00836CCE"/>
    <w:rsid w:val="00837522"/>
    <w:rsid w:val="0083797D"/>
    <w:rsid w:val="00841684"/>
    <w:rsid w:val="00843805"/>
    <w:rsid w:val="0084393F"/>
    <w:rsid w:val="00846065"/>
    <w:rsid w:val="008478C4"/>
    <w:rsid w:val="0085042D"/>
    <w:rsid w:val="00851069"/>
    <w:rsid w:val="00851958"/>
    <w:rsid w:val="00852E79"/>
    <w:rsid w:val="00853CDC"/>
    <w:rsid w:val="00854CDA"/>
    <w:rsid w:val="0085582B"/>
    <w:rsid w:val="008601EB"/>
    <w:rsid w:val="008605D8"/>
    <w:rsid w:val="00860D2C"/>
    <w:rsid w:val="0086150A"/>
    <w:rsid w:val="008624EF"/>
    <w:rsid w:val="00863A68"/>
    <w:rsid w:val="00863EAD"/>
    <w:rsid w:val="0086461D"/>
    <w:rsid w:val="00864B67"/>
    <w:rsid w:val="008653AA"/>
    <w:rsid w:val="00866077"/>
    <w:rsid w:val="00870258"/>
    <w:rsid w:val="0087064B"/>
    <w:rsid w:val="00871783"/>
    <w:rsid w:val="00873512"/>
    <w:rsid w:val="008758F9"/>
    <w:rsid w:val="00876B07"/>
    <w:rsid w:val="008773ED"/>
    <w:rsid w:val="00877500"/>
    <w:rsid w:val="00881026"/>
    <w:rsid w:val="00883129"/>
    <w:rsid w:val="008844F7"/>
    <w:rsid w:val="00884E80"/>
    <w:rsid w:val="00886477"/>
    <w:rsid w:val="00890B3D"/>
    <w:rsid w:val="0089237A"/>
    <w:rsid w:val="00893422"/>
    <w:rsid w:val="00893610"/>
    <w:rsid w:val="00894241"/>
    <w:rsid w:val="00895716"/>
    <w:rsid w:val="00896899"/>
    <w:rsid w:val="0089763D"/>
    <w:rsid w:val="008A03F8"/>
    <w:rsid w:val="008A0E1E"/>
    <w:rsid w:val="008A13F1"/>
    <w:rsid w:val="008A2927"/>
    <w:rsid w:val="008A2BBB"/>
    <w:rsid w:val="008A32BC"/>
    <w:rsid w:val="008A498B"/>
    <w:rsid w:val="008A4B62"/>
    <w:rsid w:val="008A6505"/>
    <w:rsid w:val="008B2C50"/>
    <w:rsid w:val="008B451E"/>
    <w:rsid w:val="008B4CE5"/>
    <w:rsid w:val="008B500D"/>
    <w:rsid w:val="008B58DC"/>
    <w:rsid w:val="008B7944"/>
    <w:rsid w:val="008C070D"/>
    <w:rsid w:val="008C1AB0"/>
    <w:rsid w:val="008C1F53"/>
    <w:rsid w:val="008C33DB"/>
    <w:rsid w:val="008C439C"/>
    <w:rsid w:val="008C4AFC"/>
    <w:rsid w:val="008C4E44"/>
    <w:rsid w:val="008C6D07"/>
    <w:rsid w:val="008C7F0D"/>
    <w:rsid w:val="008D0E84"/>
    <w:rsid w:val="008D2335"/>
    <w:rsid w:val="008D23A9"/>
    <w:rsid w:val="008D2D5B"/>
    <w:rsid w:val="008D421A"/>
    <w:rsid w:val="008D4BC9"/>
    <w:rsid w:val="008D4E21"/>
    <w:rsid w:val="008D52E8"/>
    <w:rsid w:val="008D5882"/>
    <w:rsid w:val="008D5977"/>
    <w:rsid w:val="008D5C19"/>
    <w:rsid w:val="008D6C70"/>
    <w:rsid w:val="008D711D"/>
    <w:rsid w:val="008D7570"/>
    <w:rsid w:val="008E1DF6"/>
    <w:rsid w:val="008E27E2"/>
    <w:rsid w:val="008E4F7E"/>
    <w:rsid w:val="008E693D"/>
    <w:rsid w:val="008E7134"/>
    <w:rsid w:val="008E7D48"/>
    <w:rsid w:val="008F3E1C"/>
    <w:rsid w:val="00901B22"/>
    <w:rsid w:val="00904680"/>
    <w:rsid w:val="009050F0"/>
    <w:rsid w:val="009073AC"/>
    <w:rsid w:val="0090742A"/>
    <w:rsid w:val="00911D14"/>
    <w:rsid w:val="00911F11"/>
    <w:rsid w:val="00912C21"/>
    <w:rsid w:val="00913B87"/>
    <w:rsid w:val="0091489B"/>
    <w:rsid w:val="00915263"/>
    <w:rsid w:val="009155B8"/>
    <w:rsid w:val="009158AD"/>
    <w:rsid w:val="00915C08"/>
    <w:rsid w:val="009160EE"/>
    <w:rsid w:val="00917430"/>
    <w:rsid w:val="009203BE"/>
    <w:rsid w:val="009212A2"/>
    <w:rsid w:val="0092170F"/>
    <w:rsid w:val="0092194C"/>
    <w:rsid w:val="0092589A"/>
    <w:rsid w:val="0093005B"/>
    <w:rsid w:val="00931F20"/>
    <w:rsid w:val="00931F99"/>
    <w:rsid w:val="009327E7"/>
    <w:rsid w:val="00940108"/>
    <w:rsid w:val="00943698"/>
    <w:rsid w:val="00944B2D"/>
    <w:rsid w:val="00945B05"/>
    <w:rsid w:val="00945CA3"/>
    <w:rsid w:val="00947465"/>
    <w:rsid w:val="0095057F"/>
    <w:rsid w:val="00950970"/>
    <w:rsid w:val="00952FD2"/>
    <w:rsid w:val="00953A4A"/>
    <w:rsid w:val="00954D0F"/>
    <w:rsid w:val="00954FE4"/>
    <w:rsid w:val="00955257"/>
    <w:rsid w:val="00956EED"/>
    <w:rsid w:val="009611F3"/>
    <w:rsid w:val="00961734"/>
    <w:rsid w:val="00963FD8"/>
    <w:rsid w:val="00964FEC"/>
    <w:rsid w:val="00970327"/>
    <w:rsid w:val="009725DB"/>
    <w:rsid w:val="009759D4"/>
    <w:rsid w:val="00977227"/>
    <w:rsid w:val="0098021C"/>
    <w:rsid w:val="00980FA7"/>
    <w:rsid w:val="00981991"/>
    <w:rsid w:val="0098248F"/>
    <w:rsid w:val="0098471C"/>
    <w:rsid w:val="00984C6C"/>
    <w:rsid w:val="00985477"/>
    <w:rsid w:val="0099042A"/>
    <w:rsid w:val="00992A41"/>
    <w:rsid w:val="00993766"/>
    <w:rsid w:val="009959A2"/>
    <w:rsid w:val="00995DEC"/>
    <w:rsid w:val="00996B88"/>
    <w:rsid w:val="009A2C7B"/>
    <w:rsid w:val="009A3841"/>
    <w:rsid w:val="009A5306"/>
    <w:rsid w:val="009A5374"/>
    <w:rsid w:val="009A5F1D"/>
    <w:rsid w:val="009A6957"/>
    <w:rsid w:val="009B0B2A"/>
    <w:rsid w:val="009B2268"/>
    <w:rsid w:val="009B233F"/>
    <w:rsid w:val="009B2B11"/>
    <w:rsid w:val="009B2BF1"/>
    <w:rsid w:val="009B6445"/>
    <w:rsid w:val="009C0046"/>
    <w:rsid w:val="009C2C18"/>
    <w:rsid w:val="009C5079"/>
    <w:rsid w:val="009C7111"/>
    <w:rsid w:val="009C738E"/>
    <w:rsid w:val="009D1AD0"/>
    <w:rsid w:val="009D1D26"/>
    <w:rsid w:val="009D43BF"/>
    <w:rsid w:val="009D47EB"/>
    <w:rsid w:val="009D61C1"/>
    <w:rsid w:val="009D6739"/>
    <w:rsid w:val="009E14F2"/>
    <w:rsid w:val="009E1A0E"/>
    <w:rsid w:val="009E2B32"/>
    <w:rsid w:val="009E3030"/>
    <w:rsid w:val="009E5FB5"/>
    <w:rsid w:val="009E711E"/>
    <w:rsid w:val="009E7807"/>
    <w:rsid w:val="009F0597"/>
    <w:rsid w:val="009F05CF"/>
    <w:rsid w:val="009F0AF7"/>
    <w:rsid w:val="009F18FD"/>
    <w:rsid w:val="009F4A9A"/>
    <w:rsid w:val="009F4C7A"/>
    <w:rsid w:val="009F5770"/>
    <w:rsid w:val="009F6FFC"/>
    <w:rsid w:val="009F7F6F"/>
    <w:rsid w:val="00A00F1F"/>
    <w:rsid w:val="00A020F7"/>
    <w:rsid w:val="00A04006"/>
    <w:rsid w:val="00A04680"/>
    <w:rsid w:val="00A05633"/>
    <w:rsid w:val="00A061CA"/>
    <w:rsid w:val="00A11B0D"/>
    <w:rsid w:val="00A125BA"/>
    <w:rsid w:val="00A12631"/>
    <w:rsid w:val="00A1329F"/>
    <w:rsid w:val="00A143FD"/>
    <w:rsid w:val="00A14656"/>
    <w:rsid w:val="00A15864"/>
    <w:rsid w:val="00A159BA"/>
    <w:rsid w:val="00A16671"/>
    <w:rsid w:val="00A16F54"/>
    <w:rsid w:val="00A21621"/>
    <w:rsid w:val="00A21945"/>
    <w:rsid w:val="00A21C9B"/>
    <w:rsid w:val="00A22331"/>
    <w:rsid w:val="00A2410C"/>
    <w:rsid w:val="00A242E1"/>
    <w:rsid w:val="00A24789"/>
    <w:rsid w:val="00A25621"/>
    <w:rsid w:val="00A25A4F"/>
    <w:rsid w:val="00A26571"/>
    <w:rsid w:val="00A2684D"/>
    <w:rsid w:val="00A2772D"/>
    <w:rsid w:val="00A277B4"/>
    <w:rsid w:val="00A30D63"/>
    <w:rsid w:val="00A30FCA"/>
    <w:rsid w:val="00A32BCA"/>
    <w:rsid w:val="00A338BC"/>
    <w:rsid w:val="00A3419F"/>
    <w:rsid w:val="00A34583"/>
    <w:rsid w:val="00A3521E"/>
    <w:rsid w:val="00A35676"/>
    <w:rsid w:val="00A35A9A"/>
    <w:rsid w:val="00A41D0D"/>
    <w:rsid w:val="00A439DC"/>
    <w:rsid w:val="00A43FF7"/>
    <w:rsid w:val="00A4520B"/>
    <w:rsid w:val="00A45261"/>
    <w:rsid w:val="00A452AA"/>
    <w:rsid w:val="00A46070"/>
    <w:rsid w:val="00A50035"/>
    <w:rsid w:val="00A51B18"/>
    <w:rsid w:val="00A51C18"/>
    <w:rsid w:val="00A53737"/>
    <w:rsid w:val="00A540CE"/>
    <w:rsid w:val="00A578E2"/>
    <w:rsid w:val="00A57FE8"/>
    <w:rsid w:val="00A6114F"/>
    <w:rsid w:val="00A61408"/>
    <w:rsid w:val="00A6362A"/>
    <w:rsid w:val="00A64241"/>
    <w:rsid w:val="00A652AB"/>
    <w:rsid w:val="00A662B4"/>
    <w:rsid w:val="00A66F53"/>
    <w:rsid w:val="00A67BDF"/>
    <w:rsid w:val="00A67E69"/>
    <w:rsid w:val="00A76B4A"/>
    <w:rsid w:val="00A824A2"/>
    <w:rsid w:val="00A829B1"/>
    <w:rsid w:val="00A8513D"/>
    <w:rsid w:val="00A86C2B"/>
    <w:rsid w:val="00A872C8"/>
    <w:rsid w:val="00A87FFC"/>
    <w:rsid w:val="00A90388"/>
    <w:rsid w:val="00A90875"/>
    <w:rsid w:val="00A913F8"/>
    <w:rsid w:val="00A91A30"/>
    <w:rsid w:val="00A92ADB"/>
    <w:rsid w:val="00A96435"/>
    <w:rsid w:val="00A9739F"/>
    <w:rsid w:val="00A97BB4"/>
    <w:rsid w:val="00AA0A4E"/>
    <w:rsid w:val="00AA19CA"/>
    <w:rsid w:val="00AA1FEC"/>
    <w:rsid w:val="00AA2258"/>
    <w:rsid w:val="00AA2F73"/>
    <w:rsid w:val="00AA324B"/>
    <w:rsid w:val="00AA3D57"/>
    <w:rsid w:val="00AA3DF8"/>
    <w:rsid w:val="00AA3E09"/>
    <w:rsid w:val="00AA4948"/>
    <w:rsid w:val="00AA50E0"/>
    <w:rsid w:val="00AA54F5"/>
    <w:rsid w:val="00AA6A33"/>
    <w:rsid w:val="00AA7484"/>
    <w:rsid w:val="00AA7E76"/>
    <w:rsid w:val="00AB1BA7"/>
    <w:rsid w:val="00AB2562"/>
    <w:rsid w:val="00AB2DD8"/>
    <w:rsid w:val="00AB2E55"/>
    <w:rsid w:val="00AB4E58"/>
    <w:rsid w:val="00AB537C"/>
    <w:rsid w:val="00AB570B"/>
    <w:rsid w:val="00AB61A8"/>
    <w:rsid w:val="00AB704C"/>
    <w:rsid w:val="00AC268D"/>
    <w:rsid w:val="00AC3033"/>
    <w:rsid w:val="00AC4407"/>
    <w:rsid w:val="00AC4E6E"/>
    <w:rsid w:val="00AC67C4"/>
    <w:rsid w:val="00AD01AE"/>
    <w:rsid w:val="00AD1EAD"/>
    <w:rsid w:val="00AD1ED0"/>
    <w:rsid w:val="00AD29AE"/>
    <w:rsid w:val="00AD5709"/>
    <w:rsid w:val="00AD6315"/>
    <w:rsid w:val="00AD6D3F"/>
    <w:rsid w:val="00AE1BE0"/>
    <w:rsid w:val="00AE202E"/>
    <w:rsid w:val="00AE2E6B"/>
    <w:rsid w:val="00AE320B"/>
    <w:rsid w:val="00AE49B2"/>
    <w:rsid w:val="00AE66B3"/>
    <w:rsid w:val="00AE7306"/>
    <w:rsid w:val="00AE7567"/>
    <w:rsid w:val="00AE77C8"/>
    <w:rsid w:val="00AE7A33"/>
    <w:rsid w:val="00AE7B7C"/>
    <w:rsid w:val="00AF0EF0"/>
    <w:rsid w:val="00AF1E53"/>
    <w:rsid w:val="00AF2837"/>
    <w:rsid w:val="00AF2929"/>
    <w:rsid w:val="00AF2A32"/>
    <w:rsid w:val="00AF3A82"/>
    <w:rsid w:val="00AF416D"/>
    <w:rsid w:val="00AF4A3D"/>
    <w:rsid w:val="00AF5797"/>
    <w:rsid w:val="00AF59D4"/>
    <w:rsid w:val="00AF5DFE"/>
    <w:rsid w:val="00AF6DD9"/>
    <w:rsid w:val="00AF7C9B"/>
    <w:rsid w:val="00B00464"/>
    <w:rsid w:val="00B0077B"/>
    <w:rsid w:val="00B01798"/>
    <w:rsid w:val="00B02774"/>
    <w:rsid w:val="00B04647"/>
    <w:rsid w:val="00B05741"/>
    <w:rsid w:val="00B112EE"/>
    <w:rsid w:val="00B11C57"/>
    <w:rsid w:val="00B1375B"/>
    <w:rsid w:val="00B137B1"/>
    <w:rsid w:val="00B138F8"/>
    <w:rsid w:val="00B13D6F"/>
    <w:rsid w:val="00B14465"/>
    <w:rsid w:val="00B14E51"/>
    <w:rsid w:val="00B15DAD"/>
    <w:rsid w:val="00B15FF2"/>
    <w:rsid w:val="00B16237"/>
    <w:rsid w:val="00B242B0"/>
    <w:rsid w:val="00B254DA"/>
    <w:rsid w:val="00B2632A"/>
    <w:rsid w:val="00B264FD"/>
    <w:rsid w:val="00B26F94"/>
    <w:rsid w:val="00B304BE"/>
    <w:rsid w:val="00B30768"/>
    <w:rsid w:val="00B30F56"/>
    <w:rsid w:val="00B32477"/>
    <w:rsid w:val="00B32DAB"/>
    <w:rsid w:val="00B33FBC"/>
    <w:rsid w:val="00B34C37"/>
    <w:rsid w:val="00B3623C"/>
    <w:rsid w:val="00B365F7"/>
    <w:rsid w:val="00B40851"/>
    <w:rsid w:val="00B41E3B"/>
    <w:rsid w:val="00B4314A"/>
    <w:rsid w:val="00B43242"/>
    <w:rsid w:val="00B44E80"/>
    <w:rsid w:val="00B455AB"/>
    <w:rsid w:val="00B46A00"/>
    <w:rsid w:val="00B46BDB"/>
    <w:rsid w:val="00B52E57"/>
    <w:rsid w:val="00B55349"/>
    <w:rsid w:val="00B5687C"/>
    <w:rsid w:val="00B5731D"/>
    <w:rsid w:val="00B5776B"/>
    <w:rsid w:val="00B60BB1"/>
    <w:rsid w:val="00B611F9"/>
    <w:rsid w:val="00B61465"/>
    <w:rsid w:val="00B62913"/>
    <w:rsid w:val="00B643B4"/>
    <w:rsid w:val="00B66995"/>
    <w:rsid w:val="00B66B82"/>
    <w:rsid w:val="00B67CCE"/>
    <w:rsid w:val="00B70937"/>
    <w:rsid w:val="00B7104B"/>
    <w:rsid w:val="00B712BA"/>
    <w:rsid w:val="00B714BA"/>
    <w:rsid w:val="00B71C82"/>
    <w:rsid w:val="00B72A5D"/>
    <w:rsid w:val="00B72A6B"/>
    <w:rsid w:val="00B72BE4"/>
    <w:rsid w:val="00B752D9"/>
    <w:rsid w:val="00B75324"/>
    <w:rsid w:val="00B7555E"/>
    <w:rsid w:val="00B75947"/>
    <w:rsid w:val="00B77E55"/>
    <w:rsid w:val="00B80009"/>
    <w:rsid w:val="00B8246F"/>
    <w:rsid w:val="00B826A6"/>
    <w:rsid w:val="00B8330A"/>
    <w:rsid w:val="00B8520E"/>
    <w:rsid w:val="00B85336"/>
    <w:rsid w:val="00B855A1"/>
    <w:rsid w:val="00B85FDC"/>
    <w:rsid w:val="00B863B2"/>
    <w:rsid w:val="00B8655C"/>
    <w:rsid w:val="00B91975"/>
    <w:rsid w:val="00B91E28"/>
    <w:rsid w:val="00B93E0C"/>
    <w:rsid w:val="00B94B2C"/>
    <w:rsid w:val="00B95286"/>
    <w:rsid w:val="00B968FF"/>
    <w:rsid w:val="00B971F4"/>
    <w:rsid w:val="00BA0A75"/>
    <w:rsid w:val="00BA0DBE"/>
    <w:rsid w:val="00BA123C"/>
    <w:rsid w:val="00BA1256"/>
    <w:rsid w:val="00BA18B7"/>
    <w:rsid w:val="00BA1C25"/>
    <w:rsid w:val="00BA1F83"/>
    <w:rsid w:val="00BA2D08"/>
    <w:rsid w:val="00BA4C23"/>
    <w:rsid w:val="00BB1D98"/>
    <w:rsid w:val="00BB5EF6"/>
    <w:rsid w:val="00BB7BF9"/>
    <w:rsid w:val="00BC1F83"/>
    <w:rsid w:val="00BC2EDE"/>
    <w:rsid w:val="00BC57C4"/>
    <w:rsid w:val="00BC623C"/>
    <w:rsid w:val="00BC69C0"/>
    <w:rsid w:val="00BC7960"/>
    <w:rsid w:val="00BC7EE8"/>
    <w:rsid w:val="00BD269A"/>
    <w:rsid w:val="00BD292C"/>
    <w:rsid w:val="00BD5F76"/>
    <w:rsid w:val="00BE02DE"/>
    <w:rsid w:val="00BE0389"/>
    <w:rsid w:val="00BE1676"/>
    <w:rsid w:val="00BE311C"/>
    <w:rsid w:val="00BE3A53"/>
    <w:rsid w:val="00BE533D"/>
    <w:rsid w:val="00BE5C0E"/>
    <w:rsid w:val="00BF015C"/>
    <w:rsid w:val="00BF0377"/>
    <w:rsid w:val="00BF367B"/>
    <w:rsid w:val="00BF3D8B"/>
    <w:rsid w:val="00BF5B3D"/>
    <w:rsid w:val="00BF7EE2"/>
    <w:rsid w:val="00C016B7"/>
    <w:rsid w:val="00C03BEE"/>
    <w:rsid w:val="00C04B23"/>
    <w:rsid w:val="00C06175"/>
    <w:rsid w:val="00C0702B"/>
    <w:rsid w:val="00C10982"/>
    <w:rsid w:val="00C10D9A"/>
    <w:rsid w:val="00C11846"/>
    <w:rsid w:val="00C1234F"/>
    <w:rsid w:val="00C14DFF"/>
    <w:rsid w:val="00C20038"/>
    <w:rsid w:val="00C2160E"/>
    <w:rsid w:val="00C219EE"/>
    <w:rsid w:val="00C23656"/>
    <w:rsid w:val="00C246B7"/>
    <w:rsid w:val="00C2631A"/>
    <w:rsid w:val="00C26451"/>
    <w:rsid w:val="00C267A2"/>
    <w:rsid w:val="00C2687E"/>
    <w:rsid w:val="00C26F49"/>
    <w:rsid w:val="00C27045"/>
    <w:rsid w:val="00C31959"/>
    <w:rsid w:val="00C32B00"/>
    <w:rsid w:val="00C32DD1"/>
    <w:rsid w:val="00C33E75"/>
    <w:rsid w:val="00C34879"/>
    <w:rsid w:val="00C35A66"/>
    <w:rsid w:val="00C3695F"/>
    <w:rsid w:val="00C37314"/>
    <w:rsid w:val="00C379D7"/>
    <w:rsid w:val="00C41407"/>
    <w:rsid w:val="00C41577"/>
    <w:rsid w:val="00C41A27"/>
    <w:rsid w:val="00C42472"/>
    <w:rsid w:val="00C42F43"/>
    <w:rsid w:val="00C43856"/>
    <w:rsid w:val="00C44E40"/>
    <w:rsid w:val="00C4742E"/>
    <w:rsid w:val="00C475A3"/>
    <w:rsid w:val="00C47767"/>
    <w:rsid w:val="00C502A0"/>
    <w:rsid w:val="00C50310"/>
    <w:rsid w:val="00C50BD5"/>
    <w:rsid w:val="00C53091"/>
    <w:rsid w:val="00C56143"/>
    <w:rsid w:val="00C60C1B"/>
    <w:rsid w:val="00C61F63"/>
    <w:rsid w:val="00C61FB0"/>
    <w:rsid w:val="00C65753"/>
    <w:rsid w:val="00C65ECF"/>
    <w:rsid w:val="00C719EB"/>
    <w:rsid w:val="00C71A32"/>
    <w:rsid w:val="00C7288E"/>
    <w:rsid w:val="00C75B0D"/>
    <w:rsid w:val="00C8440C"/>
    <w:rsid w:val="00C85579"/>
    <w:rsid w:val="00C87C6C"/>
    <w:rsid w:val="00C87F5A"/>
    <w:rsid w:val="00C90866"/>
    <w:rsid w:val="00C90F37"/>
    <w:rsid w:val="00C916D3"/>
    <w:rsid w:val="00C938C7"/>
    <w:rsid w:val="00C9546E"/>
    <w:rsid w:val="00C95F75"/>
    <w:rsid w:val="00C96D60"/>
    <w:rsid w:val="00C97140"/>
    <w:rsid w:val="00CA07C9"/>
    <w:rsid w:val="00CA3497"/>
    <w:rsid w:val="00CA4C12"/>
    <w:rsid w:val="00CA5671"/>
    <w:rsid w:val="00CA6C7E"/>
    <w:rsid w:val="00CB2333"/>
    <w:rsid w:val="00CB2CE4"/>
    <w:rsid w:val="00CB419A"/>
    <w:rsid w:val="00CB4299"/>
    <w:rsid w:val="00CB5952"/>
    <w:rsid w:val="00CB5AEA"/>
    <w:rsid w:val="00CB5B22"/>
    <w:rsid w:val="00CB5D82"/>
    <w:rsid w:val="00CB67BD"/>
    <w:rsid w:val="00CB6F02"/>
    <w:rsid w:val="00CC0346"/>
    <w:rsid w:val="00CC1061"/>
    <w:rsid w:val="00CC1B3E"/>
    <w:rsid w:val="00CC2D15"/>
    <w:rsid w:val="00CC30F4"/>
    <w:rsid w:val="00CC411C"/>
    <w:rsid w:val="00CC42E7"/>
    <w:rsid w:val="00CC43E0"/>
    <w:rsid w:val="00CC73A0"/>
    <w:rsid w:val="00CD04F1"/>
    <w:rsid w:val="00CD1122"/>
    <w:rsid w:val="00CD3AA7"/>
    <w:rsid w:val="00CD406F"/>
    <w:rsid w:val="00CD4C67"/>
    <w:rsid w:val="00CD4E69"/>
    <w:rsid w:val="00CD509B"/>
    <w:rsid w:val="00CD57A5"/>
    <w:rsid w:val="00CD5CC1"/>
    <w:rsid w:val="00CD5CE2"/>
    <w:rsid w:val="00CD7002"/>
    <w:rsid w:val="00CD7635"/>
    <w:rsid w:val="00CE04E4"/>
    <w:rsid w:val="00CE1424"/>
    <w:rsid w:val="00CE2028"/>
    <w:rsid w:val="00CE3F08"/>
    <w:rsid w:val="00CE44E2"/>
    <w:rsid w:val="00CE5E4C"/>
    <w:rsid w:val="00CE6A10"/>
    <w:rsid w:val="00CE767E"/>
    <w:rsid w:val="00CE7B65"/>
    <w:rsid w:val="00CF1739"/>
    <w:rsid w:val="00CF4048"/>
    <w:rsid w:val="00CF467E"/>
    <w:rsid w:val="00CF5441"/>
    <w:rsid w:val="00CF5A22"/>
    <w:rsid w:val="00CF5BF3"/>
    <w:rsid w:val="00CF6394"/>
    <w:rsid w:val="00CF6D49"/>
    <w:rsid w:val="00CF6DC3"/>
    <w:rsid w:val="00CF7248"/>
    <w:rsid w:val="00D01DB4"/>
    <w:rsid w:val="00D024B2"/>
    <w:rsid w:val="00D02B3F"/>
    <w:rsid w:val="00D03423"/>
    <w:rsid w:val="00D0344F"/>
    <w:rsid w:val="00D03596"/>
    <w:rsid w:val="00D0474D"/>
    <w:rsid w:val="00D05618"/>
    <w:rsid w:val="00D0584B"/>
    <w:rsid w:val="00D058CF"/>
    <w:rsid w:val="00D07A8A"/>
    <w:rsid w:val="00D1062E"/>
    <w:rsid w:val="00D1245E"/>
    <w:rsid w:val="00D12ECD"/>
    <w:rsid w:val="00D148E5"/>
    <w:rsid w:val="00D17C36"/>
    <w:rsid w:val="00D209E9"/>
    <w:rsid w:val="00D20F68"/>
    <w:rsid w:val="00D27690"/>
    <w:rsid w:val="00D2778D"/>
    <w:rsid w:val="00D27DAE"/>
    <w:rsid w:val="00D30133"/>
    <w:rsid w:val="00D306A4"/>
    <w:rsid w:val="00D30E87"/>
    <w:rsid w:val="00D3146C"/>
    <w:rsid w:val="00D33CAC"/>
    <w:rsid w:val="00D3408F"/>
    <w:rsid w:val="00D34818"/>
    <w:rsid w:val="00D3628A"/>
    <w:rsid w:val="00D37CB9"/>
    <w:rsid w:val="00D40D74"/>
    <w:rsid w:val="00D41394"/>
    <w:rsid w:val="00D4146A"/>
    <w:rsid w:val="00D418CF"/>
    <w:rsid w:val="00D41913"/>
    <w:rsid w:val="00D45E21"/>
    <w:rsid w:val="00D4641B"/>
    <w:rsid w:val="00D46821"/>
    <w:rsid w:val="00D46DAF"/>
    <w:rsid w:val="00D517EC"/>
    <w:rsid w:val="00D51BD9"/>
    <w:rsid w:val="00D52AD1"/>
    <w:rsid w:val="00D53397"/>
    <w:rsid w:val="00D53B8A"/>
    <w:rsid w:val="00D5503B"/>
    <w:rsid w:val="00D5532A"/>
    <w:rsid w:val="00D56790"/>
    <w:rsid w:val="00D57E76"/>
    <w:rsid w:val="00D609A9"/>
    <w:rsid w:val="00D61090"/>
    <w:rsid w:val="00D62443"/>
    <w:rsid w:val="00D63CB3"/>
    <w:rsid w:val="00D66D24"/>
    <w:rsid w:val="00D67DA9"/>
    <w:rsid w:val="00D711B7"/>
    <w:rsid w:val="00D71274"/>
    <w:rsid w:val="00D7557F"/>
    <w:rsid w:val="00D76476"/>
    <w:rsid w:val="00D7658E"/>
    <w:rsid w:val="00D77DFE"/>
    <w:rsid w:val="00D82205"/>
    <w:rsid w:val="00D8250F"/>
    <w:rsid w:val="00D8300F"/>
    <w:rsid w:val="00D83A4B"/>
    <w:rsid w:val="00D83FDC"/>
    <w:rsid w:val="00D84053"/>
    <w:rsid w:val="00D849F8"/>
    <w:rsid w:val="00D85B1A"/>
    <w:rsid w:val="00D8658B"/>
    <w:rsid w:val="00D87550"/>
    <w:rsid w:val="00D87759"/>
    <w:rsid w:val="00D87B0F"/>
    <w:rsid w:val="00D87B6D"/>
    <w:rsid w:val="00D90E9C"/>
    <w:rsid w:val="00D912CA"/>
    <w:rsid w:val="00D9177F"/>
    <w:rsid w:val="00D918F1"/>
    <w:rsid w:val="00D946A6"/>
    <w:rsid w:val="00D9514F"/>
    <w:rsid w:val="00D95D3B"/>
    <w:rsid w:val="00D95EC9"/>
    <w:rsid w:val="00D966A4"/>
    <w:rsid w:val="00D97AF1"/>
    <w:rsid w:val="00DA232B"/>
    <w:rsid w:val="00DA31EF"/>
    <w:rsid w:val="00DB0403"/>
    <w:rsid w:val="00DB07C2"/>
    <w:rsid w:val="00DB12BD"/>
    <w:rsid w:val="00DB17D0"/>
    <w:rsid w:val="00DB26B9"/>
    <w:rsid w:val="00DB2D73"/>
    <w:rsid w:val="00DB4875"/>
    <w:rsid w:val="00DB5A82"/>
    <w:rsid w:val="00DC038E"/>
    <w:rsid w:val="00DC13EC"/>
    <w:rsid w:val="00DC69A9"/>
    <w:rsid w:val="00DC783C"/>
    <w:rsid w:val="00DD0BBA"/>
    <w:rsid w:val="00DD1778"/>
    <w:rsid w:val="00DD23D1"/>
    <w:rsid w:val="00DD2BAD"/>
    <w:rsid w:val="00DD2E6F"/>
    <w:rsid w:val="00DD3A10"/>
    <w:rsid w:val="00DD4803"/>
    <w:rsid w:val="00DD493F"/>
    <w:rsid w:val="00DD68DA"/>
    <w:rsid w:val="00DD6FC8"/>
    <w:rsid w:val="00DE092A"/>
    <w:rsid w:val="00DE17C3"/>
    <w:rsid w:val="00DE27DA"/>
    <w:rsid w:val="00DE38BF"/>
    <w:rsid w:val="00DE5DF9"/>
    <w:rsid w:val="00DE6360"/>
    <w:rsid w:val="00DF225D"/>
    <w:rsid w:val="00DF23B7"/>
    <w:rsid w:val="00DF5991"/>
    <w:rsid w:val="00DF6126"/>
    <w:rsid w:val="00DF7652"/>
    <w:rsid w:val="00E0190D"/>
    <w:rsid w:val="00E0218C"/>
    <w:rsid w:val="00E042D3"/>
    <w:rsid w:val="00E066BD"/>
    <w:rsid w:val="00E10E33"/>
    <w:rsid w:val="00E136E3"/>
    <w:rsid w:val="00E13A1B"/>
    <w:rsid w:val="00E13C04"/>
    <w:rsid w:val="00E144CF"/>
    <w:rsid w:val="00E14B41"/>
    <w:rsid w:val="00E15058"/>
    <w:rsid w:val="00E16987"/>
    <w:rsid w:val="00E16D23"/>
    <w:rsid w:val="00E17166"/>
    <w:rsid w:val="00E17355"/>
    <w:rsid w:val="00E17505"/>
    <w:rsid w:val="00E17D25"/>
    <w:rsid w:val="00E17FA6"/>
    <w:rsid w:val="00E221AE"/>
    <w:rsid w:val="00E240C6"/>
    <w:rsid w:val="00E30A09"/>
    <w:rsid w:val="00E316B4"/>
    <w:rsid w:val="00E3193E"/>
    <w:rsid w:val="00E345BB"/>
    <w:rsid w:val="00E360F0"/>
    <w:rsid w:val="00E401B3"/>
    <w:rsid w:val="00E412E0"/>
    <w:rsid w:val="00E43583"/>
    <w:rsid w:val="00E45262"/>
    <w:rsid w:val="00E453E4"/>
    <w:rsid w:val="00E45A3F"/>
    <w:rsid w:val="00E45D66"/>
    <w:rsid w:val="00E4651B"/>
    <w:rsid w:val="00E46F10"/>
    <w:rsid w:val="00E50C88"/>
    <w:rsid w:val="00E52090"/>
    <w:rsid w:val="00E52679"/>
    <w:rsid w:val="00E5302A"/>
    <w:rsid w:val="00E533C0"/>
    <w:rsid w:val="00E53959"/>
    <w:rsid w:val="00E53A38"/>
    <w:rsid w:val="00E54BE7"/>
    <w:rsid w:val="00E55133"/>
    <w:rsid w:val="00E5520E"/>
    <w:rsid w:val="00E561C2"/>
    <w:rsid w:val="00E57B76"/>
    <w:rsid w:val="00E57ED8"/>
    <w:rsid w:val="00E619A5"/>
    <w:rsid w:val="00E62AA2"/>
    <w:rsid w:val="00E64096"/>
    <w:rsid w:val="00E66F19"/>
    <w:rsid w:val="00E67201"/>
    <w:rsid w:val="00E70AFF"/>
    <w:rsid w:val="00E70C6B"/>
    <w:rsid w:val="00E710D8"/>
    <w:rsid w:val="00E71337"/>
    <w:rsid w:val="00E71E9C"/>
    <w:rsid w:val="00E73219"/>
    <w:rsid w:val="00E7772D"/>
    <w:rsid w:val="00E807D0"/>
    <w:rsid w:val="00E82805"/>
    <w:rsid w:val="00E839CB"/>
    <w:rsid w:val="00E83E90"/>
    <w:rsid w:val="00E846DB"/>
    <w:rsid w:val="00E84F60"/>
    <w:rsid w:val="00E8536E"/>
    <w:rsid w:val="00E914C4"/>
    <w:rsid w:val="00E957D9"/>
    <w:rsid w:val="00EA11D0"/>
    <w:rsid w:val="00EA20DA"/>
    <w:rsid w:val="00EA2C40"/>
    <w:rsid w:val="00EA5907"/>
    <w:rsid w:val="00EA5F40"/>
    <w:rsid w:val="00EA680D"/>
    <w:rsid w:val="00EA6EB6"/>
    <w:rsid w:val="00EA73AC"/>
    <w:rsid w:val="00EA775E"/>
    <w:rsid w:val="00EB0CFB"/>
    <w:rsid w:val="00EB0F76"/>
    <w:rsid w:val="00EB17C3"/>
    <w:rsid w:val="00EB32D0"/>
    <w:rsid w:val="00EB5A1B"/>
    <w:rsid w:val="00EB66C5"/>
    <w:rsid w:val="00EB6755"/>
    <w:rsid w:val="00EB68CA"/>
    <w:rsid w:val="00EB745C"/>
    <w:rsid w:val="00EC0926"/>
    <w:rsid w:val="00EC11BC"/>
    <w:rsid w:val="00EC2D54"/>
    <w:rsid w:val="00EC5075"/>
    <w:rsid w:val="00EC56AD"/>
    <w:rsid w:val="00EC67B0"/>
    <w:rsid w:val="00EC68BD"/>
    <w:rsid w:val="00EC6B6C"/>
    <w:rsid w:val="00EC7247"/>
    <w:rsid w:val="00ED0831"/>
    <w:rsid w:val="00ED20FA"/>
    <w:rsid w:val="00ED215A"/>
    <w:rsid w:val="00ED3995"/>
    <w:rsid w:val="00ED53F1"/>
    <w:rsid w:val="00ED75E3"/>
    <w:rsid w:val="00EE1860"/>
    <w:rsid w:val="00EE27F5"/>
    <w:rsid w:val="00EE2B57"/>
    <w:rsid w:val="00EE41F4"/>
    <w:rsid w:val="00EE4E58"/>
    <w:rsid w:val="00EE5B4C"/>
    <w:rsid w:val="00EE61E8"/>
    <w:rsid w:val="00EE6275"/>
    <w:rsid w:val="00EE7B7A"/>
    <w:rsid w:val="00EF0033"/>
    <w:rsid w:val="00EF0B6F"/>
    <w:rsid w:val="00EF0C61"/>
    <w:rsid w:val="00EF2D25"/>
    <w:rsid w:val="00EF4457"/>
    <w:rsid w:val="00EF527A"/>
    <w:rsid w:val="00EF7369"/>
    <w:rsid w:val="00EF7526"/>
    <w:rsid w:val="00EF7ED6"/>
    <w:rsid w:val="00F014B5"/>
    <w:rsid w:val="00F0182D"/>
    <w:rsid w:val="00F021A9"/>
    <w:rsid w:val="00F05FF0"/>
    <w:rsid w:val="00F07758"/>
    <w:rsid w:val="00F10CDD"/>
    <w:rsid w:val="00F10E69"/>
    <w:rsid w:val="00F11E38"/>
    <w:rsid w:val="00F12C4E"/>
    <w:rsid w:val="00F1406E"/>
    <w:rsid w:val="00F140B6"/>
    <w:rsid w:val="00F141E2"/>
    <w:rsid w:val="00F152F2"/>
    <w:rsid w:val="00F15414"/>
    <w:rsid w:val="00F1666E"/>
    <w:rsid w:val="00F177FA"/>
    <w:rsid w:val="00F208AF"/>
    <w:rsid w:val="00F20D87"/>
    <w:rsid w:val="00F2224F"/>
    <w:rsid w:val="00F22F5E"/>
    <w:rsid w:val="00F24C24"/>
    <w:rsid w:val="00F24EBC"/>
    <w:rsid w:val="00F2746B"/>
    <w:rsid w:val="00F3029E"/>
    <w:rsid w:val="00F309CF"/>
    <w:rsid w:val="00F31A0E"/>
    <w:rsid w:val="00F31F8C"/>
    <w:rsid w:val="00F336CD"/>
    <w:rsid w:val="00F33C49"/>
    <w:rsid w:val="00F343E1"/>
    <w:rsid w:val="00F34571"/>
    <w:rsid w:val="00F40671"/>
    <w:rsid w:val="00F40FFA"/>
    <w:rsid w:val="00F4121E"/>
    <w:rsid w:val="00F4139B"/>
    <w:rsid w:val="00F425F7"/>
    <w:rsid w:val="00F42A5C"/>
    <w:rsid w:val="00F42EF8"/>
    <w:rsid w:val="00F43BB6"/>
    <w:rsid w:val="00F44F31"/>
    <w:rsid w:val="00F45B8A"/>
    <w:rsid w:val="00F460FB"/>
    <w:rsid w:val="00F507C0"/>
    <w:rsid w:val="00F50AB9"/>
    <w:rsid w:val="00F512B6"/>
    <w:rsid w:val="00F51506"/>
    <w:rsid w:val="00F521A6"/>
    <w:rsid w:val="00F5241D"/>
    <w:rsid w:val="00F52544"/>
    <w:rsid w:val="00F55453"/>
    <w:rsid w:val="00F5567D"/>
    <w:rsid w:val="00F55A5D"/>
    <w:rsid w:val="00F55EA4"/>
    <w:rsid w:val="00F56F12"/>
    <w:rsid w:val="00F573CC"/>
    <w:rsid w:val="00F606C3"/>
    <w:rsid w:val="00F631A3"/>
    <w:rsid w:val="00F635C2"/>
    <w:rsid w:val="00F635F1"/>
    <w:rsid w:val="00F63A79"/>
    <w:rsid w:val="00F64AB5"/>
    <w:rsid w:val="00F65C44"/>
    <w:rsid w:val="00F660EF"/>
    <w:rsid w:val="00F667A3"/>
    <w:rsid w:val="00F66E71"/>
    <w:rsid w:val="00F70213"/>
    <w:rsid w:val="00F7166E"/>
    <w:rsid w:val="00F71789"/>
    <w:rsid w:val="00F753F1"/>
    <w:rsid w:val="00F760F6"/>
    <w:rsid w:val="00F76E2A"/>
    <w:rsid w:val="00F810DD"/>
    <w:rsid w:val="00F812E8"/>
    <w:rsid w:val="00F81401"/>
    <w:rsid w:val="00F82188"/>
    <w:rsid w:val="00F8283B"/>
    <w:rsid w:val="00F8284D"/>
    <w:rsid w:val="00F860E3"/>
    <w:rsid w:val="00F86BDA"/>
    <w:rsid w:val="00F87EB9"/>
    <w:rsid w:val="00F938E7"/>
    <w:rsid w:val="00F96C3A"/>
    <w:rsid w:val="00FA015E"/>
    <w:rsid w:val="00FA12E7"/>
    <w:rsid w:val="00FA1BFC"/>
    <w:rsid w:val="00FA1CC1"/>
    <w:rsid w:val="00FA32DC"/>
    <w:rsid w:val="00FA4E29"/>
    <w:rsid w:val="00FA4EDC"/>
    <w:rsid w:val="00FA50A9"/>
    <w:rsid w:val="00FA6CA3"/>
    <w:rsid w:val="00FA783A"/>
    <w:rsid w:val="00FA78D8"/>
    <w:rsid w:val="00FB01E1"/>
    <w:rsid w:val="00FB0632"/>
    <w:rsid w:val="00FB15CB"/>
    <w:rsid w:val="00FB26AE"/>
    <w:rsid w:val="00FB2991"/>
    <w:rsid w:val="00FB350C"/>
    <w:rsid w:val="00FB3FB9"/>
    <w:rsid w:val="00FB68F2"/>
    <w:rsid w:val="00FB6916"/>
    <w:rsid w:val="00FC1090"/>
    <w:rsid w:val="00FC2C60"/>
    <w:rsid w:val="00FC2E44"/>
    <w:rsid w:val="00FC3097"/>
    <w:rsid w:val="00FC3CF5"/>
    <w:rsid w:val="00FC46E6"/>
    <w:rsid w:val="00FC5957"/>
    <w:rsid w:val="00FD41DC"/>
    <w:rsid w:val="00FD4EC6"/>
    <w:rsid w:val="00FD6BA6"/>
    <w:rsid w:val="00FD6E29"/>
    <w:rsid w:val="00FD72A7"/>
    <w:rsid w:val="00FD7BC8"/>
    <w:rsid w:val="00FD7C3C"/>
    <w:rsid w:val="00FE0030"/>
    <w:rsid w:val="00FE0EBF"/>
    <w:rsid w:val="00FE22F6"/>
    <w:rsid w:val="00FE417B"/>
    <w:rsid w:val="00FE7099"/>
    <w:rsid w:val="00FF0143"/>
    <w:rsid w:val="00FF43D5"/>
    <w:rsid w:val="00FF5468"/>
    <w:rsid w:val="00FF5518"/>
    <w:rsid w:val="00FF6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82C9D"/>
  <w15:docId w15:val="{B6DDD1D1-5B0A-4FCD-BE0B-C802E1177A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lang w:val="en-US" w:eastAsia="en-US" w:bidi="hi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1F11"/>
    <w:rPr>
      <w:lang w:val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4494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1</Pages>
  <Words>441</Words>
  <Characters>2518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lank</dc:creator>
  <cp:lastModifiedBy>Gururaja KV</cp:lastModifiedBy>
  <cp:revision>10</cp:revision>
  <dcterms:created xsi:type="dcterms:W3CDTF">2015-09-04T17:46:00Z</dcterms:created>
  <dcterms:modified xsi:type="dcterms:W3CDTF">2016-02-11T10:15:00Z</dcterms:modified>
</cp:coreProperties>
</file>